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863475" w14:textId="77777777" w:rsidR="004D1064" w:rsidRDefault="004D1064"/>
    <w:p w14:paraId="72976642" w14:textId="77777777" w:rsidR="00C06071" w:rsidRPr="000C7EC0" w:rsidRDefault="00C06071" w:rsidP="00C06071">
      <w:pPr>
        <w:rPr>
          <w:b/>
          <w:sz w:val="48"/>
          <w:szCs w:val="48"/>
        </w:rPr>
      </w:pPr>
      <w:r>
        <w:rPr>
          <w:b/>
          <w:sz w:val="48"/>
          <w:szCs w:val="48"/>
        </w:rPr>
        <w:t>Supplement</w:t>
      </w:r>
    </w:p>
    <w:p w14:paraId="353AF8A0" w14:textId="77777777" w:rsidR="00C06071" w:rsidRDefault="00C06071" w:rsidP="00C06071"/>
    <w:p w14:paraId="788D4FE2" w14:textId="77777777" w:rsidR="005A3A5E" w:rsidRDefault="005A3A5E" w:rsidP="00C06071"/>
    <w:p w14:paraId="603E8E28" w14:textId="77777777" w:rsidR="005A3A5E" w:rsidRDefault="005A3A5E" w:rsidP="00C06071"/>
    <w:p w14:paraId="5AE07483" w14:textId="67F6437F" w:rsidR="005A3A5E" w:rsidRPr="005A3A5E" w:rsidRDefault="005A3A5E" w:rsidP="00C06071">
      <w:pPr>
        <w:rPr>
          <w:b/>
        </w:rPr>
      </w:pPr>
      <w:r w:rsidRPr="005A3A5E">
        <w:rPr>
          <w:b/>
        </w:rPr>
        <w:t>Supplementary Tables</w:t>
      </w:r>
    </w:p>
    <w:p w14:paraId="6FE2B994" w14:textId="77777777" w:rsidR="005A3A5E" w:rsidRPr="00C06071" w:rsidRDefault="005A3A5E" w:rsidP="00C06071"/>
    <w:p w14:paraId="3260D556" w14:textId="77777777" w:rsidR="00C06071" w:rsidRPr="00C06071" w:rsidRDefault="00C06071" w:rsidP="00C06071"/>
    <w:tbl>
      <w:tblPr>
        <w:tblW w:w="8730" w:type="dxa"/>
        <w:tblLook w:val="04A0" w:firstRow="1" w:lastRow="0" w:firstColumn="1" w:lastColumn="0" w:noHBand="0" w:noVBand="1"/>
      </w:tblPr>
      <w:tblGrid>
        <w:gridCol w:w="1660"/>
        <w:gridCol w:w="2390"/>
        <w:gridCol w:w="2340"/>
        <w:gridCol w:w="2340"/>
      </w:tblGrid>
      <w:tr w:rsidR="00C06071" w:rsidRPr="00C06071" w14:paraId="5E9EDEED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E51B75" w14:textId="77777777" w:rsidR="00C06071" w:rsidRPr="00C06071" w:rsidRDefault="00C06071" w:rsidP="002159DA">
            <w:pPr>
              <w:jc w:val="center"/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Test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B41D4" w14:textId="77777777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General Ability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93231" w14:textId="1C59F13C" w:rsidR="00C06071" w:rsidRPr="00C06071" w:rsidRDefault="001D4E34" w:rsidP="00BE3963">
            <w:pPr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Speed/Flexibility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742EB" w14:textId="77777777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Learning/Memory</w:t>
            </w:r>
          </w:p>
        </w:tc>
      </w:tr>
      <w:tr w:rsidR="00C06071" w:rsidRPr="00C06071" w14:paraId="7374884A" w14:textId="77777777" w:rsidTr="00BE3963">
        <w:trPr>
          <w:trHeight w:val="300"/>
        </w:trPr>
        <w:tc>
          <w:tcPr>
            <w:tcW w:w="16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B14B9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Pic Vocab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6C2E3" w14:textId="6E617BA0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75</w:t>
            </w:r>
            <w:r w:rsidR="001E7009">
              <w:rPr>
                <w:rFonts w:eastAsia="Times New Roman" w:cs="Times New Roman"/>
                <w:color w:val="000000"/>
              </w:rPr>
              <w:t>4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7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79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F7BD3" w14:textId="115E31FB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06</w:t>
            </w:r>
            <w:r w:rsidR="001E7009">
              <w:rPr>
                <w:rFonts w:eastAsia="Times New Roman" w:cs="Times New Roman"/>
                <w:color w:val="000000"/>
              </w:rPr>
              <w:t>5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2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10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DFCB6" w14:textId="6317CCD0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1</w:t>
            </w:r>
            <w:r w:rsidR="001E7009">
              <w:rPr>
                <w:rFonts w:eastAsia="Times New Roman" w:cs="Times New Roman"/>
                <w:color w:val="000000"/>
              </w:rPr>
              <w:t>9</w:t>
            </w:r>
            <w:r w:rsidR="00204709">
              <w:rPr>
                <w:rFonts w:eastAsia="Times New Roman" w:cs="Times New Roman"/>
                <w:color w:val="000000"/>
              </w:rPr>
              <w:t>0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3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2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6CA14BC2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D653C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Flanker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18D6F" w14:textId="4EC880E1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21</w:t>
            </w:r>
            <w:r w:rsidR="001E7009">
              <w:rPr>
                <w:rFonts w:eastAsia="Times New Roman" w:cs="Times New Roman"/>
                <w:color w:val="000000"/>
              </w:rPr>
              <w:t>3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26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B9E9C" w14:textId="3FE6A478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71</w:t>
            </w:r>
            <w:r w:rsidR="001E7009">
              <w:rPr>
                <w:rFonts w:eastAsia="Times New Roman" w:cs="Times New Roman"/>
                <w:color w:val="000000"/>
              </w:rPr>
              <w:t>2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8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7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0A4DB" w14:textId="6FBF2394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06</w:t>
            </w:r>
            <w:r w:rsidR="001E7009">
              <w:rPr>
                <w:rFonts w:eastAsia="Times New Roman" w:cs="Times New Roman"/>
                <w:color w:val="000000"/>
              </w:rPr>
              <w:t>7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1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1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072E1A87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44864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List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9E1FF" w14:textId="671DD3C2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47</w:t>
            </w:r>
            <w:r w:rsidR="001E7009">
              <w:rPr>
                <w:rFonts w:eastAsia="Times New Roman" w:cs="Times New Roman"/>
                <w:color w:val="000000"/>
              </w:rPr>
              <w:t>1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4, 0.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8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FB9ED" w14:textId="35E76FE0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1</w:t>
            </w:r>
            <w:r w:rsidR="001E7009">
              <w:rPr>
                <w:rFonts w:eastAsia="Times New Roman" w:cs="Times New Roman"/>
                <w:color w:val="000000"/>
              </w:rPr>
              <w:t>48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9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C6BBE" w14:textId="2FD09432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4</w:t>
            </w:r>
            <w:r w:rsidR="001E7009">
              <w:rPr>
                <w:rFonts w:eastAsia="Times New Roman" w:cs="Times New Roman"/>
                <w:color w:val="000000"/>
              </w:rPr>
              <w:t>93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41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5887712E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C553F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Card Sort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F0373" w14:textId="72364D94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20</w:t>
            </w:r>
            <w:r w:rsidR="001E7009">
              <w:rPr>
                <w:rFonts w:eastAsia="Times New Roman" w:cs="Times New Roman"/>
                <w:color w:val="000000"/>
              </w:rPr>
              <w:t>5</w:t>
            </w:r>
            <w:r w:rsidR="00204709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2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445C1" w14:textId="2AB24122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710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6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8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7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1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4DFB8" w14:textId="6DFCB2D1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23</w:t>
            </w:r>
            <w:r w:rsidR="001E7009">
              <w:rPr>
                <w:rFonts w:eastAsia="Times New Roman" w:cs="Times New Roman"/>
                <w:color w:val="000000"/>
              </w:rPr>
              <w:t>2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8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2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87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48B21825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DDBA8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Pattern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0B617" w14:textId="1EFDF221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015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-0.02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0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66612" w14:textId="1D240B16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81</w:t>
            </w:r>
            <w:r w:rsidR="001E7009">
              <w:rPr>
                <w:rFonts w:eastAsia="Times New Roman" w:cs="Times New Roman"/>
                <w:color w:val="000000"/>
              </w:rPr>
              <w:t>3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771, 0.85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6B8F4" w14:textId="0AE0D2CC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08</w:t>
            </w:r>
            <w:r w:rsidR="001E7009">
              <w:rPr>
                <w:rFonts w:eastAsia="Times New Roman" w:cs="Times New Roman"/>
                <w:color w:val="000000"/>
              </w:rPr>
              <w:t>5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3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341E2ABD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5236C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Picture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CDA3A" w14:textId="24B79F16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01</w:t>
            </w:r>
            <w:r w:rsidR="001E7009">
              <w:rPr>
                <w:rFonts w:eastAsia="Times New Roman" w:cs="Times New Roman"/>
                <w:color w:val="000000"/>
              </w:rPr>
              <w:t>2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-0.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23,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0.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9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C9D70" w14:textId="45BA3287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135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1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7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1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0BEA3" w14:textId="12D7DD94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863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8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9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448FDFD1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A5EFE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Reading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AF0F2" w14:textId="3699E72E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820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7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8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86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A3002" w14:textId="46C2E059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 xml:space="preserve">0.123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8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6]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08A20" w14:textId="471881B9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1</w:t>
            </w:r>
            <w:r w:rsidR="001E7009">
              <w:rPr>
                <w:rFonts w:eastAsia="Times New Roman" w:cs="Times New Roman"/>
                <w:color w:val="000000"/>
              </w:rPr>
              <w:t>22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7, 0.1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7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  <w:tr w:rsidR="00C06071" w:rsidRPr="00C06071" w14:paraId="20AAD2A4" w14:textId="77777777" w:rsidTr="00BE3963">
        <w:trPr>
          <w:trHeight w:val="300"/>
        </w:trPr>
        <w:tc>
          <w:tcPr>
            <w:tcW w:w="1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A27DF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RAVLT</w:t>
            </w:r>
          </w:p>
        </w:tc>
        <w:tc>
          <w:tcPr>
            <w:tcW w:w="23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872C5" w14:textId="05A84BAF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30</w:t>
            </w:r>
            <w:r w:rsidR="001E7009">
              <w:rPr>
                <w:rFonts w:eastAsia="Times New Roman" w:cs="Times New Roman"/>
                <w:color w:val="000000"/>
              </w:rPr>
              <w:t>6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2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3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7EAD3" w14:textId="7693EEE5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12</w:t>
            </w:r>
            <w:r w:rsidR="001E7009">
              <w:rPr>
                <w:rFonts w:eastAsia="Times New Roman" w:cs="Times New Roman"/>
                <w:color w:val="000000"/>
              </w:rPr>
              <w:t>5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85, 0.1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72DA" w14:textId="163F01E7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71</w:t>
            </w:r>
            <w:r w:rsidR="001E7009">
              <w:rPr>
                <w:rFonts w:eastAsia="Times New Roman" w:cs="Times New Roman"/>
                <w:color w:val="000000"/>
              </w:rPr>
              <w:t>2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66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3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76]</w:t>
            </w:r>
          </w:p>
        </w:tc>
      </w:tr>
      <w:tr w:rsidR="00C06071" w:rsidRPr="00C06071" w14:paraId="34E1AEAB" w14:textId="77777777" w:rsidTr="00BE3963">
        <w:trPr>
          <w:trHeight w:val="80"/>
        </w:trPr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F8EF4" w14:textId="77777777" w:rsidR="00C06071" w:rsidRPr="00C06071" w:rsidRDefault="00C06071" w:rsidP="002159DA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LMT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FC1B60" w14:textId="284B12AA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</w:t>
            </w:r>
            <w:r w:rsidR="001E7009">
              <w:rPr>
                <w:rFonts w:eastAsia="Times New Roman" w:cs="Times New Roman"/>
                <w:color w:val="000000"/>
              </w:rPr>
              <w:t>5</w:t>
            </w:r>
            <w:r w:rsidR="00204709">
              <w:rPr>
                <w:rFonts w:eastAsia="Times New Roman" w:cs="Times New Roman"/>
                <w:color w:val="000000"/>
              </w:rPr>
              <w:t>00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424, 0.5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7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B331EE" w14:textId="773DE5C6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</w:t>
            </w:r>
            <w:r w:rsidR="001E7009">
              <w:rPr>
                <w:rFonts w:eastAsia="Times New Roman" w:cs="Times New Roman"/>
                <w:color w:val="000000"/>
              </w:rPr>
              <w:t>299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24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6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36]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F3B44" w14:textId="49534A8A" w:rsidR="00C06071" w:rsidRPr="00C06071" w:rsidRDefault="00C06071" w:rsidP="00BE3963">
            <w:pPr>
              <w:rPr>
                <w:rFonts w:eastAsia="Times New Roman" w:cs="Times New Roman"/>
                <w:color w:val="000000"/>
              </w:rPr>
            </w:pPr>
            <w:r w:rsidRPr="00C06071">
              <w:rPr>
                <w:rFonts w:eastAsia="Times New Roman" w:cs="Times New Roman"/>
                <w:color w:val="000000"/>
              </w:rPr>
              <w:t>0.0</w:t>
            </w:r>
            <w:r w:rsidR="001E7009">
              <w:rPr>
                <w:rFonts w:eastAsia="Times New Roman" w:cs="Times New Roman"/>
                <w:color w:val="000000"/>
              </w:rPr>
              <w:t>68</w:t>
            </w:r>
            <w:r w:rsidRPr="00C06071">
              <w:rPr>
                <w:rFonts w:eastAsia="Times New Roman" w:cs="Times New Roman"/>
                <w:color w:val="000000"/>
              </w:rPr>
              <w:t xml:space="preserve"> 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[0.00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2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, 0.14</w:t>
            </w:r>
            <w:r w:rsidR="001E7009">
              <w:rPr>
                <w:rFonts w:eastAsia="Times New Roman" w:cs="Times New Roman"/>
                <w:color w:val="000000"/>
                <w:sz w:val="20"/>
                <w:szCs w:val="20"/>
              </w:rPr>
              <w:t>4</w:t>
            </w:r>
            <w:r w:rsidRPr="00C06071">
              <w:rPr>
                <w:rFonts w:eastAsia="Times New Roman" w:cs="Times New Roman"/>
                <w:color w:val="000000"/>
                <w:sz w:val="20"/>
                <w:szCs w:val="20"/>
              </w:rPr>
              <w:t>]</w:t>
            </w:r>
          </w:p>
        </w:tc>
      </w:tr>
    </w:tbl>
    <w:p w14:paraId="50F69F7A" w14:textId="77777777" w:rsidR="00C06071" w:rsidRPr="00C06071" w:rsidRDefault="00C06071" w:rsidP="00C06071">
      <w:pPr>
        <w:rPr>
          <w:rFonts w:cs="Times New Roman"/>
        </w:rPr>
      </w:pPr>
    </w:p>
    <w:p w14:paraId="328336BF" w14:textId="379DA721" w:rsidR="00257EF7" w:rsidRPr="00257EF7" w:rsidRDefault="00C06071" w:rsidP="00257EF7">
      <w:pPr>
        <w:rPr>
          <w:rFonts w:cs="Times New Roman"/>
        </w:rPr>
      </w:pPr>
      <w:r w:rsidRPr="00C06071">
        <w:rPr>
          <w:rFonts w:cs="Times New Roman"/>
          <w:b/>
        </w:rPr>
        <w:t>Table S1</w:t>
      </w:r>
      <w:r w:rsidRPr="00C06071">
        <w:rPr>
          <w:rFonts w:cs="Times New Roman"/>
        </w:rPr>
        <w:t xml:space="preserve">. </w:t>
      </w:r>
      <w:r w:rsidR="00F73ED3" w:rsidRPr="00F73ED3">
        <w:rPr>
          <w:rFonts w:cs="Times New Roman"/>
          <w:b/>
        </w:rPr>
        <w:t>Neurocognitive Factor Loadings</w:t>
      </w:r>
      <w:r w:rsidR="00F73ED3">
        <w:rPr>
          <w:rFonts w:cs="Times New Roman"/>
        </w:rPr>
        <w:t xml:space="preserve">. </w:t>
      </w:r>
      <w:r w:rsidRPr="00C06071">
        <w:rPr>
          <w:rFonts w:cs="Times New Roman"/>
        </w:rPr>
        <w:t xml:space="preserve">Values of factor loadings from the Bayesian Probabilistic PCA (following Thompson et al. </w:t>
      </w:r>
      <w:r w:rsidRPr="00C06071">
        <w:rPr>
          <w:rFonts w:cs="Times New Roman"/>
        </w:rPr>
        <w:fldChar w:fldCharType="begin"/>
      </w:r>
      <w:r w:rsidRPr="00C06071">
        <w:rPr>
          <w:rFonts w:cs="Times New Roman"/>
        </w:rPr>
        <w:instrText xml:space="preserve"> ADDIN ZOTERO_ITEM CSL_CITATION {"citationID":"PRGaQZG8","properties":{"formattedCitation":"(1)","plainCitation":"(1)","noteIndex":0},"citationItems":[{"id":6770,"uris":["http://zotero.org/users/715749/items/UQWGEYZ5"],"uri":["http://zotero.org/users/715749/items/UQWGEYZ5"],"itemData":{"id":6770,"type":"article-journal","title":"The Structure of Cognition in 9 and 10 year-old Children and Associations with Problem Behaviors: Findings from the ABCD Study’s Baseline Neurocognitive Battery","author":[{"family":"Thompson","given":"Wes"}]}}],"schema":"https://github.com/citation-style-language/schema/raw/master/csl-citation.json"} </w:instrText>
      </w:r>
      <w:r w:rsidRPr="00C06071">
        <w:rPr>
          <w:rFonts w:cs="Times New Roman"/>
        </w:rPr>
        <w:fldChar w:fldCharType="separate"/>
      </w:r>
      <w:r w:rsidRPr="00C06071">
        <w:rPr>
          <w:rFonts w:cs="Times New Roman"/>
          <w:noProof/>
        </w:rPr>
        <w:t>(1)</w:t>
      </w:r>
      <w:r w:rsidRPr="00C06071">
        <w:rPr>
          <w:rFonts w:cs="Times New Roman"/>
        </w:rPr>
        <w:fldChar w:fldCharType="end"/>
      </w:r>
      <w:r w:rsidRPr="00C06071">
        <w:rPr>
          <w:rFonts w:cs="Times New Roman"/>
        </w:rPr>
        <w:t xml:space="preserve">). Numbers outside of the brackets represent the posterior median, which is the most likely value of each loading. Numbers reported in brackets represent 95% posterior credible intervals for the values, which indicate that there is a 95% chance that the true loading falls within </w:t>
      </w:r>
      <w:r w:rsidR="003455FD">
        <w:rPr>
          <w:rFonts w:cs="Times New Roman"/>
        </w:rPr>
        <w:t>this</w:t>
      </w:r>
      <w:r w:rsidRPr="00C06071">
        <w:rPr>
          <w:rFonts w:cs="Times New Roman"/>
        </w:rPr>
        <w:t xml:space="preserve"> range.</w:t>
      </w:r>
      <w:r w:rsidR="00257EF7">
        <w:rPr>
          <w:rFonts w:cs="Times New Roman"/>
        </w:rPr>
        <w:t xml:space="preserve"> </w:t>
      </w:r>
      <w:r w:rsidR="00257EF7" w:rsidRPr="00257EF7">
        <w:rPr>
          <w:rFonts w:cs="Times New Roman"/>
        </w:rPr>
        <w:t xml:space="preserve">Pic Vocab = Toolbox Picture Vocabulary; Flanker = Toolbox List Sort Working Memory Task; Card Sort = Dimensional Change Card Sort Task; Pattern = Toolbox Pattern Comparison Processing Speed Task; Picture = Toolbox Picture Sequence Memory Task; Reading = Toolbox Oral Reading Test; RAVLT = Rey Auditory Verbal Learning Task, total correct on learning trials; LMT = Little Man Task proportion correct. </w:t>
      </w:r>
    </w:p>
    <w:p w14:paraId="2050DE7E" w14:textId="22F8CB39" w:rsidR="00C06071" w:rsidRPr="00C06071" w:rsidRDefault="00C06071" w:rsidP="00C06071">
      <w:pPr>
        <w:rPr>
          <w:rFonts w:cs="Times New Roman"/>
        </w:rPr>
      </w:pPr>
    </w:p>
    <w:p w14:paraId="59745313" w14:textId="77777777" w:rsidR="00C06071" w:rsidRPr="00C06071" w:rsidRDefault="00C06071" w:rsidP="00C06071">
      <w:pPr>
        <w:rPr>
          <w:rFonts w:cs="Times New Roman"/>
        </w:rPr>
      </w:pPr>
    </w:p>
    <w:p w14:paraId="5EA3EECB" w14:textId="093A5B35" w:rsidR="00E84F21" w:rsidRDefault="00E84F21">
      <w:pPr>
        <w:rPr>
          <w:rFonts w:cs="Times New Roman"/>
        </w:rPr>
      </w:pPr>
      <w:r>
        <w:rPr>
          <w:rFonts w:cs="Times New Roman"/>
        </w:rPr>
        <w:br w:type="page"/>
      </w:r>
    </w:p>
    <w:p w14:paraId="7C2B4408" w14:textId="77777777" w:rsidR="00664DFF" w:rsidRDefault="00664DFF" w:rsidP="00C06071"/>
    <w:tbl>
      <w:tblPr>
        <w:tblStyle w:val="TableGrid"/>
        <w:tblW w:w="9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3690"/>
        <w:gridCol w:w="2250"/>
        <w:gridCol w:w="1890"/>
        <w:gridCol w:w="1890"/>
      </w:tblGrid>
      <w:tr w:rsidR="00664DFF" w14:paraId="5A6C1A4E" w14:textId="77777777" w:rsidTr="004F4814">
        <w:tc>
          <w:tcPr>
            <w:tcW w:w="3690" w:type="dxa"/>
            <w:tcBorders>
              <w:top w:val="nil"/>
              <w:bottom w:val="single" w:sz="4" w:space="0" w:color="auto"/>
              <w:right w:val="nil"/>
            </w:tcBorders>
          </w:tcPr>
          <w:p w14:paraId="345CE157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3D877E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Included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583D227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</w:rPr>
            </w:pPr>
            <w:r>
              <w:rPr>
                <w:rFonts w:ascii="Cambria" w:hAnsi="Cambria" w:cs="Times New Roman"/>
              </w:rPr>
              <w:t>Excluded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</w:tcBorders>
          </w:tcPr>
          <w:p w14:paraId="3D21F2CB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P-value</w:t>
            </w:r>
          </w:p>
        </w:tc>
      </w:tr>
      <w:tr w:rsidR="00664DFF" w14:paraId="251FD89D" w14:textId="77777777" w:rsidTr="004F4814">
        <w:tc>
          <w:tcPr>
            <w:tcW w:w="3690" w:type="dxa"/>
            <w:tcBorders>
              <w:top w:val="single" w:sz="4" w:space="0" w:color="auto"/>
              <w:bottom w:val="nil"/>
            </w:tcBorders>
          </w:tcPr>
          <w:p w14:paraId="003A03E6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N</w:t>
            </w:r>
          </w:p>
        </w:tc>
        <w:tc>
          <w:tcPr>
            <w:tcW w:w="2250" w:type="dxa"/>
            <w:tcBorders>
              <w:top w:val="single" w:sz="4" w:space="0" w:color="auto"/>
              <w:bottom w:val="nil"/>
            </w:tcBorders>
            <w:vAlign w:val="bottom"/>
          </w:tcPr>
          <w:p w14:paraId="4CB42EB3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2206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  <w:vAlign w:val="bottom"/>
          </w:tcPr>
          <w:p w14:paraId="37705FF2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2315</w:t>
            </w:r>
          </w:p>
        </w:tc>
        <w:tc>
          <w:tcPr>
            <w:tcW w:w="1890" w:type="dxa"/>
            <w:tcBorders>
              <w:top w:val="single" w:sz="4" w:space="0" w:color="auto"/>
              <w:bottom w:val="nil"/>
            </w:tcBorders>
          </w:tcPr>
          <w:p w14:paraId="6D1DA3BF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7F194002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51C5CD2F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Age (mean (</w:t>
            </w:r>
            <w:proofErr w:type="spellStart"/>
            <w:r w:rsidRPr="00EA6379">
              <w:rPr>
                <w:rFonts w:ascii="Cambria" w:hAnsi="Cambria" w:cs="Times New Roman"/>
              </w:rPr>
              <w:t>s.d.</w:t>
            </w:r>
            <w:proofErr w:type="spellEnd"/>
            <w:r w:rsidRPr="00EA6379">
              <w:rPr>
                <w:rFonts w:ascii="Cambria" w:hAnsi="Cambria" w:cs="Times New Roman"/>
              </w:rPr>
              <w:t>))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2C5D6F39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 w:rsidRPr="00EA6379">
              <w:rPr>
                <w:rFonts w:ascii="Cambria" w:hAnsi="Cambria" w:cs="Times New Roman"/>
                <w:color w:val="000000"/>
              </w:rPr>
              <w:t>10.02 (0.61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1780ADCF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9.99 (0.61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3E989858" w14:textId="7CDF9D5C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.0</w:t>
            </w:r>
            <w:r w:rsidR="002F4EA9">
              <w:rPr>
                <w:rFonts w:ascii="Cambria" w:hAnsi="Cambria" w:cs="Times New Roman"/>
                <w:color w:val="000000"/>
              </w:rPr>
              <w:t>8</w:t>
            </w:r>
          </w:p>
        </w:tc>
      </w:tr>
      <w:tr w:rsidR="00664DFF" w14:paraId="1AC6404B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06B976FB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Female (%)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14161E2E" w14:textId="1D9A0D39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1058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48.0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2F907785" w14:textId="6416E99E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1088 (</w:t>
            </w:r>
            <w:r w:rsidR="000560B2">
              <w:rPr>
                <w:rFonts w:ascii="Cambria" w:hAnsi="Cambria" w:cs="Times New Roman"/>
                <w:color w:val="000000"/>
              </w:rPr>
              <w:t>47.0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445F49E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.57</w:t>
            </w:r>
          </w:p>
        </w:tc>
      </w:tr>
      <w:tr w:rsidR="00664DFF" w14:paraId="07483931" w14:textId="77777777" w:rsidTr="004F4814">
        <w:tc>
          <w:tcPr>
            <w:tcW w:w="3690" w:type="dxa"/>
            <w:tcBorders>
              <w:top w:val="nil"/>
              <w:bottom w:val="nil"/>
              <w:right w:val="single" w:sz="4" w:space="0" w:color="auto"/>
            </w:tcBorders>
          </w:tcPr>
          <w:p w14:paraId="429D507E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Race Ethnicity (%)</w:t>
            </w:r>
          </w:p>
        </w:tc>
        <w:tc>
          <w:tcPr>
            <w:tcW w:w="225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2825C40C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BDEC4C5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</w:tcBorders>
          </w:tcPr>
          <w:p w14:paraId="3C2F8D30" w14:textId="4B1A207F" w:rsidR="00664DFF" w:rsidRPr="00EA6379" w:rsidRDefault="00826DDC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8.03x10</w:t>
            </w:r>
            <w:r w:rsidRPr="00FA11CA">
              <w:rPr>
                <w:rFonts w:ascii="Cambria" w:hAnsi="Cambria" w:cs="Times New Roman"/>
                <w:color w:val="000000"/>
                <w:vertAlign w:val="superscript"/>
              </w:rPr>
              <w:t>-5</w:t>
            </w:r>
            <w:bookmarkStart w:id="0" w:name="_GoBack"/>
            <w:bookmarkEnd w:id="0"/>
          </w:p>
        </w:tc>
      </w:tr>
      <w:tr w:rsidR="00664DFF" w14:paraId="2FD3EA58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78C6BC9A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White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7B3E5BCC" w14:textId="732F2A31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 w:rsidRPr="00EA6379">
              <w:rPr>
                <w:rFonts w:ascii="Cambria" w:hAnsi="Cambria" w:cs="Times New Roman"/>
                <w:color w:val="000000"/>
              </w:rPr>
              <w:t>1</w:t>
            </w:r>
            <w:r>
              <w:rPr>
                <w:rFonts w:ascii="Cambria" w:hAnsi="Cambria" w:cs="Times New Roman"/>
                <w:color w:val="000000"/>
              </w:rPr>
              <w:t>288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58.4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2254AB0E" w14:textId="179F7156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1363 (</w:t>
            </w:r>
            <w:r w:rsidR="000560B2">
              <w:rPr>
                <w:rFonts w:ascii="Cambria" w:hAnsi="Cambria" w:cs="Times New Roman"/>
                <w:color w:val="000000"/>
              </w:rPr>
              <w:t>58.9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532FB00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36407CE9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6FD20669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Black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674CDF2E" w14:textId="641B6F14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173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7.84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0B1ADD6D" w14:textId="4BC28AF8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271 (</w:t>
            </w:r>
            <w:r w:rsidR="000560B2">
              <w:rPr>
                <w:rFonts w:ascii="Cambria" w:hAnsi="Cambria" w:cs="Times New Roman"/>
                <w:color w:val="000000"/>
              </w:rPr>
              <w:t>11.7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0AD5FCA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7323D85D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6304B6C8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Hispanic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46E50314" w14:textId="435B2D61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472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21.4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5AB3E9BC" w14:textId="10CDE6C2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415 (</w:t>
            </w:r>
            <w:r w:rsidR="000560B2">
              <w:rPr>
                <w:rFonts w:ascii="Cambria" w:hAnsi="Cambria" w:cs="Times New Roman"/>
                <w:color w:val="000000"/>
              </w:rPr>
              <w:t>17.9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31AB879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4968DA2D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413062E5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Asian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784EAF73" w14:textId="47DD5C95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 w:rsidRPr="00EA6379">
              <w:rPr>
                <w:rFonts w:ascii="Cambria" w:hAnsi="Cambria" w:cs="Times New Roman"/>
                <w:color w:val="000000"/>
              </w:rPr>
              <w:t>4</w:t>
            </w:r>
            <w:r>
              <w:rPr>
                <w:rFonts w:ascii="Cambria" w:hAnsi="Cambria" w:cs="Times New Roman"/>
                <w:color w:val="000000"/>
              </w:rPr>
              <w:t>9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2.22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7DADBAD2" w14:textId="2AA8FE46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54 (</w:t>
            </w:r>
            <w:r w:rsidR="000560B2">
              <w:rPr>
                <w:rFonts w:ascii="Cambria" w:hAnsi="Cambria" w:cs="Times New Roman"/>
                <w:color w:val="000000"/>
              </w:rPr>
              <w:t>2.33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CE507CC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5BA8ABE5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5686CB9C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Other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0C3E02A8" w14:textId="6CEE675D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218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9.88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41F8987C" w14:textId="18DAED50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209 (</w:t>
            </w:r>
            <w:r w:rsidR="000560B2">
              <w:rPr>
                <w:rFonts w:ascii="Cambria" w:hAnsi="Cambria" w:cs="Times New Roman"/>
                <w:color w:val="000000"/>
              </w:rPr>
              <w:t>9.03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8FEA263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826DDC" w14:paraId="50500407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36DE8357" w14:textId="2335ABCF" w:rsidR="00826DDC" w:rsidRPr="00EA6379" w:rsidRDefault="00826DDC" w:rsidP="00826DDC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>
              <w:rPr>
                <w:rFonts w:ascii="Cambria" w:hAnsi="Cambria" w:cs="Times New Roman"/>
              </w:rPr>
              <w:t>Unknown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11616A43" w14:textId="24DD31E1" w:rsidR="00826DDC" w:rsidRDefault="00826DDC" w:rsidP="00826DDC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6 (0.272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61365505" w14:textId="2EBD4FDC" w:rsidR="00826DDC" w:rsidRDefault="00826DDC" w:rsidP="00826DDC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3 (0.130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C6881FF" w14:textId="77777777" w:rsidR="00826DDC" w:rsidRPr="00EA6379" w:rsidRDefault="00826DDC" w:rsidP="00826DDC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0D2A3DAB" w14:textId="77777777" w:rsidTr="004F4814">
        <w:tc>
          <w:tcPr>
            <w:tcW w:w="3690" w:type="dxa"/>
            <w:tcBorders>
              <w:top w:val="nil"/>
              <w:bottom w:val="nil"/>
              <w:right w:val="single" w:sz="4" w:space="0" w:color="auto"/>
            </w:tcBorders>
          </w:tcPr>
          <w:p w14:paraId="70D75AD0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Highest Parental Education (%)</w:t>
            </w:r>
          </w:p>
        </w:tc>
        <w:tc>
          <w:tcPr>
            <w:tcW w:w="225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10C3C99D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21A3CD0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</w:tcBorders>
          </w:tcPr>
          <w:p w14:paraId="039BDAEC" w14:textId="615731A4" w:rsidR="00664DFF" w:rsidRPr="00EA6379" w:rsidRDefault="002F4EA9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.03</w:t>
            </w:r>
          </w:p>
        </w:tc>
      </w:tr>
      <w:tr w:rsidR="00664DFF" w14:paraId="0DFC7EEC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288C89DC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&lt; HS Diploma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3291945D" w14:textId="5D66D6DA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80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3.63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15F58CA7" w14:textId="0595CC59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98 (</w:t>
            </w:r>
            <w:r w:rsidR="000560B2">
              <w:rPr>
                <w:rFonts w:ascii="Cambria" w:hAnsi="Cambria" w:cs="Times New Roman"/>
                <w:color w:val="000000"/>
              </w:rPr>
              <w:t>4.23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821A67B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0DFD6389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2A9DED17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Bachelor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079D5E88" w14:textId="1A03ED88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587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26.6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3B402C59" w14:textId="305FAB6E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635 (</w:t>
            </w:r>
            <w:r w:rsidR="000560B2">
              <w:rPr>
                <w:rFonts w:ascii="Cambria" w:hAnsi="Cambria" w:cs="Times New Roman"/>
                <w:color w:val="000000"/>
              </w:rPr>
              <w:t>27.4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27F21ADD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497FB4F0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4CE02AAD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HS Diploma/GED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4ED2199F" w14:textId="190195BA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 141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6.39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6D2DBC61" w14:textId="7232FDF4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184 (</w:t>
            </w:r>
            <w:r w:rsidR="000560B2">
              <w:rPr>
                <w:rFonts w:ascii="Cambria" w:hAnsi="Cambria" w:cs="Times New Roman"/>
                <w:color w:val="000000"/>
              </w:rPr>
              <w:t>7.95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EA0CA5B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570FDC67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434D37A6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Post Graduate Degree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045CBAB1" w14:textId="04460404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807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36.6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7472D48A" w14:textId="5310668E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861 (</w:t>
            </w:r>
            <w:r w:rsidR="000560B2">
              <w:rPr>
                <w:rFonts w:ascii="Cambria" w:hAnsi="Cambria" w:cs="Times New Roman"/>
                <w:color w:val="000000"/>
              </w:rPr>
              <w:t>37.2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7450B3D5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33EE7002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16873629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Some College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5C357518" w14:textId="09312425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589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26.7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09DA0E63" w14:textId="794B7630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534 (</w:t>
            </w:r>
            <w:r w:rsidR="000560B2">
              <w:rPr>
                <w:rFonts w:ascii="Cambria" w:hAnsi="Cambria" w:cs="Times New Roman"/>
                <w:color w:val="000000"/>
              </w:rPr>
              <w:t>23.1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D669853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11661B9C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5D4BDDFB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Household Marital Status (%)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428FDD8B" w14:textId="4AE4BF2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1571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71.2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243304E6" w14:textId="2F12E2C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1633 (</w:t>
            </w:r>
            <w:r w:rsidR="000560B2">
              <w:rPr>
                <w:rFonts w:ascii="Cambria" w:hAnsi="Cambria" w:cs="Times New Roman"/>
                <w:color w:val="000000"/>
              </w:rPr>
              <w:t>70.5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44FB881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.58</w:t>
            </w:r>
          </w:p>
        </w:tc>
      </w:tr>
      <w:tr w:rsidR="00664DFF" w14:paraId="0F8744B2" w14:textId="77777777" w:rsidTr="004F4814">
        <w:tc>
          <w:tcPr>
            <w:tcW w:w="3690" w:type="dxa"/>
            <w:tcBorders>
              <w:top w:val="nil"/>
              <w:bottom w:val="nil"/>
              <w:right w:val="single" w:sz="4" w:space="0" w:color="auto"/>
            </w:tcBorders>
          </w:tcPr>
          <w:p w14:paraId="153DF4FC" w14:textId="77777777" w:rsidR="00664DFF" w:rsidRPr="00EA6379" w:rsidRDefault="00664DFF" w:rsidP="00664DFF">
            <w:pPr>
              <w:spacing w:beforeLines="40" w:before="96" w:afterLines="40" w:after="96"/>
              <w:contextualSpacing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Household Income (%)</w:t>
            </w:r>
          </w:p>
        </w:tc>
        <w:tc>
          <w:tcPr>
            <w:tcW w:w="2250" w:type="dxa"/>
            <w:tcBorders>
              <w:top w:val="nil"/>
              <w:left w:val="single" w:sz="4" w:space="0" w:color="auto"/>
              <w:bottom w:val="nil"/>
            </w:tcBorders>
            <w:vAlign w:val="bottom"/>
          </w:tcPr>
          <w:p w14:paraId="04EC1BB3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0EF65AF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nil"/>
            </w:tcBorders>
          </w:tcPr>
          <w:p w14:paraId="2B1CEB9A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.24</w:t>
            </w:r>
          </w:p>
        </w:tc>
      </w:tr>
      <w:tr w:rsidR="00664DFF" w14:paraId="487B6D31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53631AA8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&lt;50K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1C028F80" w14:textId="3531CD6A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499</w:t>
            </w:r>
            <w:r w:rsidRPr="00EA6379">
              <w:rPr>
                <w:rFonts w:ascii="Cambria" w:hAnsi="Cambria" w:cs="Times New Roman"/>
                <w:color w:val="000000"/>
              </w:rPr>
              <w:t xml:space="preserve"> (</w:t>
            </w:r>
            <w:r w:rsidR="000560B2">
              <w:rPr>
                <w:rFonts w:ascii="Cambria" w:hAnsi="Cambria" w:cs="Times New Roman"/>
                <w:color w:val="000000"/>
              </w:rPr>
              <w:t>22.6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2947EDA1" w14:textId="3ED75CF0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452 (</w:t>
            </w:r>
            <w:r w:rsidR="000560B2">
              <w:rPr>
                <w:rFonts w:ascii="Cambria" w:hAnsi="Cambria" w:cs="Times New Roman"/>
                <w:color w:val="000000"/>
              </w:rPr>
              <w:t>19.5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477401F2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65B3079D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4218C731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>&gt;=100k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4B9E8D33" w14:textId="399DA72C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914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41.4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1C9BB4AC" w14:textId="03C532CD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947 (</w:t>
            </w:r>
            <w:r w:rsidR="000560B2">
              <w:rPr>
                <w:rFonts w:ascii="Cambria" w:hAnsi="Cambria" w:cs="Times New Roman"/>
                <w:color w:val="000000"/>
              </w:rPr>
              <w:t>40.9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1C6EE77A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664DFF" w14:paraId="6F17E8E2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2037F924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 w:rsidRPr="00EA6379">
              <w:rPr>
                <w:rFonts w:ascii="Cambria" w:hAnsi="Cambria" w:cs="Times New Roman"/>
              </w:rPr>
              <w:t xml:space="preserve">&gt;=50k &amp; &lt;100K 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1E5D8B29" w14:textId="49510FFB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 xml:space="preserve">638 </w:t>
            </w:r>
            <w:r w:rsidRPr="00EA6379">
              <w:rPr>
                <w:rFonts w:ascii="Cambria" w:hAnsi="Cambria" w:cs="Times New Roman"/>
                <w:color w:val="000000"/>
              </w:rPr>
              <w:t>(</w:t>
            </w:r>
            <w:r w:rsidR="000560B2">
              <w:rPr>
                <w:rFonts w:ascii="Cambria" w:hAnsi="Cambria" w:cs="Times New Roman"/>
                <w:color w:val="000000"/>
              </w:rPr>
              <w:t>28.9</w:t>
            </w:r>
            <w:r w:rsidRPr="00EA6379"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05B05666" w14:textId="7932740E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625 (</w:t>
            </w:r>
            <w:r w:rsidR="000560B2">
              <w:rPr>
                <w:rFonts w:ascii="Cambria" w:hAnsi="Cambria" w:cs="Times New Roman"/>
                <w:color w:val="000000"/>
              </w:rPr>
              <w:t>27.0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58EF4ADD" w14:textId="77777777" w:rsidR="00664DFF" w:rsidRPr="00EA6379" w:rsidRDefault="00664DFF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  <w:tr w:rsidR="000560B2" w14:paraId="5FFAC9A6" w14:textId="77777777" w:rsidTr="004F4814">
        <w:tc>
          <w:tcPr>
            <w:tcW w:w="3690" w:type="dxa"/>
            <w:tcBorders>
              <w:top w:val="nil"/>
              <w:bottom w:val="nil"/>
            </w:tcBorders>
          </w:tcPr>
          <w:p w14:paraId="0F53E439" w14:textId="6C853060" w:rsidR="000560B2" w:rsidRPr="00EA6379" w:rsidRDefault="000560B2" w:rsidP="00664DFF">
            <w:pPr>
              <w:spacing w:beforeLines="40" w:before="96" w:afterLines="40" w:after="96"/>
              <w:contextualSpacing/>
              <w:jc w:val="right"/>
              <w:rPr>
                <w:rFonts w:ascii="Cambria" w:hAnsi="Cambria" w:cs="Times New Roman"/>
              </w:rPr>
            </w:pPr>
            <w:r>
              <w:rPr>
                <w:rFonts w:ascii="Cambria" w:hAnsi="Cambria" w:cs="Times New Roman"/>
              </w:rPr>
              <w:t>Unknown</w:t>
            </w:r>
          </w:p>
        </w:tc>
        <w:tc>
          <w:tcPr>
            <w:tcW w:w="2250" w:type="dxa"/>
            <w:tcBorders>
              <w:top w:val="nil"/>
              <w:bottom w:val="nil"/>
            </w:tcBorders>
            <w:vAlign w:val="bottom"/>
          </w:tcPr>
          <w:p w14:paraId="20671063" w14:textId="7EE90E27" w:rsidR="000560B2" w:rsidRDefault="000560B2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0 (0.0)</w:t>
            </w:r>
          </w:p>
        </w:tc>
        <w:tc>
          <w:tcPr>
            <w:tcW w:w="1890" w:type="dxa"/>
            <w:tcBorders>
              <w:top w:val="nil"/>
              <w:bottom w:val="nil"/>
            </w:tcBorders>
            <w:vAlign w:val="bottom"/>
          </w:tcPr>
          <w:p w14:paraId="2CEC69DA" w14:textId="335228C7" w:rsidR="000560B2" w:rsidRDefault="000560B2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  <w:r>
              <w:rPr>
                <w:rFonts w:ascii="Cambria" w:hAnsi="Cambria" w:cs="Times New Roman"/>
                <w:color w:val="000000"/>
              </w:rPr>
              <w:t>356 (</w:t>
            </w:r>
            <w:r w:rsidR="0095079D">
              <w:rPr>
                <w:rFonts w:ascii="Cambria" w:hAnsi="Cambria" w:cs="Times New Roman"/>
                <w:color w:val="000000"/>
              </w:rPr>
              <w:t>15.4</w:t>
            </w:r>
            <w:r>
              <w:rPr>
                <w:rFonts w:ascii="Cambria" w:hAnsi="Cambria" w:cs="Times New Roman"/>
                <w:color w:val="000000"/>
              </w:rPr>
              <w:t>)</w:t>
            </w:r>
          </w:p>
        </w:tc>
        <w:tc>
          <w:tcPr>
            <w:tcW w:w="1890" w:type="dxa"/>
            <w:tcBorders>
              <w:top w:val="nil"/>
              <w:bottom w:val="nil"/>
            </w:tcBorders>
          </w:tcPr>
          <w:p w14:paraId="04A59967" w14:textId="77777777" w:rsidR="000560B2" w:rsidRPr="00EA6379" w:rsidRDefault="000560B2" w:rsidP="00664DFF">
            <w:pPr>
              <w:spacing w:beforeLines="40" w:before="96" w:afterLines="40" w:after="96"/>
              <w:contextualSpacing/>
              <w:jc w:val="center"/>
              <w:rPr>
                <w:rFonts w:ascii="Cambria" w:hAnsi="Cambria" w:cs="Times New Roman"/>
                <w:color w:val="000000"/>
              </w:rPr>
            </w:pPr>
          </w:p>
        </w:tc>
      </w:tr>
    </w:tbl>
    <w:p w14:paraId="22DDDC65" w14:textId="77777777" w:rsidR="00664DFF" w:rsidRDefault="00664DFF" w:rsidP="00C06071"/>
    <w:p w14:paraId="2F86DAC6" w14:textId="77777777" w:rsidR="00B47971" w:rsidRDefault="00B47971" w:rsidP="00B47971">
      <w:pPr>
        <w:rPr>
          <w:rFonts w:ascii="Times New Roman" w:hAnsi="Times New Roman" w:cs="Times New Roman"/>
        </w:rPr>
      </w:pPr>
      <w:r w:rsidRPr="00C06071">
        <w:rPr>
          <w:rFonts w:cs="Times New Roman"/>
          <w:b/>
        </w:rPr>
        <w:t>Table S</w:t>
      </w:r>
      <w:r>
        <w:rPr>
          <w:rFonts w:cs="Times New Roman"/>
          <w:b/>
        </w:rPr>
        <w:t>2</w:t>
      </w:r>
      <w:r w:rsidRPr="00C06071">
        <w:rPr>
          <w:rFonts w:cs="Times New Roman"/>
        </w:rPr>
        <w:t xml:space="preserve">. </w:t>
      </w:r>
      <w:r w:rsidRPr="00F73ED3">
        <w:rPr>
          <w:rFonts w:cs="Times New Roman"/>
          <w:b/>
        </w:rPr>
        <w:t>Participant Demographics</w:t>
      </w:r>
      <w:r>
        <w:rPr>
          <w:rFonts w:cs="Times New Roman"/>
        </w:rPr>
        <w:t xml:space="preserve">. Demographic characteristics of full sample and sample included in the present analysis. </w:t>
      </w:r>
    </w:p>
    <w:p w14:paraId="2DAAFFEC" w14:textId="77777777" w:rsidR="00664DFF" w:rsidRDefault="00664DFF" w:rsidP="00C06071"/>
    <w:p w14:paraId="4B0A4B32" w14:textId="77777777" w:rsidR="00C06071" w:rsidRDefault="00C06071" w:rsidP="00C06071"/>
    <w:p w14:paraId="64F3A264" w14:textId="77777777" w:rsidR="00C06071" w:rsidRDefault="00C06071" w:rsidP="00C06071"/>
    <w:p w14:paraId="71A9BF60" w14:textId="77777777" w:rsidR="00C06071" w:rsidRDefault="00C06071" w:rsidP="00C06071"/>
    <w:p w14:paraId="181FB90B" w14:textId="77777777" w:rsidR="00C06071" w:rsidRDefault="00C06071" w:rsidP="00C06071"/>
    <w:sectPr w:rsidR="00C06071" w:rsidSect="00A941C0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9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06071"/>
    <w:rsid w:val="00025FFC"/>
    <w:rsid w:val="00055974"/>
    <w:rsid w:val="000560B2"/>
    <w:rsid w:val="00127633"/>
    <w:rsid w:val="001D4E34"/>
    <w:rsid w:val="001E7009"/>
    <w:rsid w:val="00204709"/>
    <w:rsid w:val="002442DE"/>
    <w:rsid w:val="00257EF7"/>
    <w:rsid w:val="002666D9"/>
    <w:rsid w:val="00273FC3"/>
    <w:rsid w:val="002F4EA9"/>
    <w:rsid w:val="002F7B9E"/>
    <w:rsid w:val="0030228A"/>
    <w:rsid w:val="003455FD"/>
    <w:rsid w:val="00365988"/>
    <w:rsid w:val="00365F37"/>
    <w:rsid w:val="0036766B"/>
    <w:rsid w:val="00382E29"/>
    <w:rsid w:val="003F2409"/>
    <w:rsid w:val="00480695"/>
    <w:rsid w:val="004B3F5B"/>
    <w:rsid w:val="004D1064"/>
    <w:rsid w:val="0050167E"/>
    <w:rsid w:val="00511064"/>
    <w:rsid w:val="005938B8"/>
    <w:rsid w:val="005A3A5E"/>
    <w:rsid w:val="005C38F9"/>
    <w:rsid w:val="005E0DD6"/>
    <w:rsid w:val="006110DC"/>
    <w:rsid w:val="00664DFF"/>
    <w:rsid w:val="006C590B"/>
    <w:rsid w:val="0070099B"/>
    <w:rsid w:val="007354BE"/>
    <w:rsid w:val="007A71F6"/>
    <w:rsid w:val="007C7DC6"/>
    <w:rsid w:val="00826DDC"/>
    <w:rsid w:val="008419AD"/>
    <w:rsid w:val="009063CE"/>
    <w:rsid w:val="00907BAE"/>
    <w:rsid w:val="0093706B"/>
    <w:rsid w:val="0095079D"/>
    <w:rsid w:val="00953973"/>
    <w:rsid w:val="00A7581B"/>
    <w:rsid w:val="00A941C0"/>
    <w:rsid w:val="00AC55AE"/>
    <w:rsid w:val="00B172AF"/>
    <w:rsid w:val="00B22055"/>
    <w:rsid w:val="00B47971"/>
    <w:rsid w:val="00B6513D"/>
    <w:rsid w:val="00BD44BE"/>
    <w:rsid w:val="00BE3963"/>
    <w:rsid w:val="00C06071"/>
    <w:rsid w:val="00C2485F"/>
    <w:rsid w:val="00C729C8"/>
    <w:rsid w:val="00C75FDB"/>
    <w:rsid w:val="00CD28BB"/>
    <w:rsid w:val="00E84F21"/>
    <w:rsid w:val="00EB2D13"/>
    <w:rsid w:val="00F044AC"/>
    <w:rsid w:val="00F73ED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516BD78"/>
  <w15:docId w15:val="{A4695735-41F5-4F43-A538-D3FA4547AD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0607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06071"/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65</Words>
  <Characters>265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</Company>
  <LinksUpToDate>false</LinksUpToDate>
  <CharactersWithSpaces>3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dra Sekhar Sripada</dc:creator>
  <cp:keywords/>
  <dc:description/>
  <cp:lastModifiedBy>Saige Rutherford</cp:lastModifiedBy>
  <cp:revision>5</cp:revision>
  <dcterms:created xsi:type="dcterms:W3CDTF">2018-12-11T01:11:00Z</dcterms:created>
  <dcterms:modified xsi:type="dcterms:W3CDTF">2018-12-11T1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l99l2jDh"/&gt;&lt;style id="http://www.zotero.org/styles/pnas" hasBibliography="1" bibliographyStyleHasBeenSet="0"/&gt;&lt;prefs&gt;&lt;pref name="fieldType" value="Field"/&gt;&lt;pref name="automaticJournalAbbreviation</vt:lpwstr>
  </property>
  <property fmtid="{D5CDD505-2E9C-101B-9397-08002B2CF9AE}" pid="3" name="ZOTERO_PREF_2">
    <vt:lpwstr>s" value="true"/&gt;&lt;/prefs&gt;&lt;/data&gt;</vt:lpwstr>
  </property>
</Properties>
</file>